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AF34C0" w14:textId="77777777" w:rsidR="00AD01EA" w:rsidRPr="00AD01EA" w:rsidRDefault="00AD01EA" w:rsidP="00AD01EA">
      <w:pPr>
        <w:pStyle w:val="Heading1"/>
      </w:pPr>
      <w:bookmarkStart w:id="0" w:name="_Toc75448395"/>
      <w:r w:rsidRPr="00AD01EA">
        <w:t>DAFTAR PUSTAKA</w:t>
      </w:r>
      <w:bookmarkEnd w:id="0"/>
    </w:p>
    <w:p w14:paraId="1887931A" w14:textId="77777777" w:rsidR="00AD01EA" w:rsidRPr="00AD01EA" w:rsidRDefault="00AD01EA" w:rsidP="00AD01E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fldChar w:fldCharType="begin" w:fldLock="1"/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instrText xml:space="preserve">ADDIN Mendeley Bibliography CSL_BIBLIOGRAPHY </w:instrTex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fldChar w:fldCharType="separate"/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Green theory. (1990)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North-Holland Mathematics Studies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161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C), 299–340. https://doi.org/10.1016/S0304-0208(08)70202-0</w:t>
      </w:r>
    </w:p>
    <w:p w14:paraId="24230EE9" w14:textId="77777777" w:rsidR="00AD01EA" w:rsidRPr="00AD01EA" w:rsidRDefault="00AD01EA" w:rsidP="00AD01E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Hmhi Ui. (2020)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Industri Fast Fashion dan Dampaknya Terhadap Lingkungan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. Https://Medium.Com/. https://medium.com/@hmhiui/industri-fast-fashion-dan-dampaknya-terhadap-lingkungan-5029a5a57afc</w:t>
      </w:r>
    </w:p>
    <w:p w14:paraId="6FFFB88A" w14:textId="77777777" w:rsidR="00AD01EA" w:rsidRPr="00AD01EA" w:rsidRDefault="00AD01EA" w:rsidP="00AD01E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Safety, R. (2011). Laboratory Chemical Waste Management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Environmental Health &amp; Radiation Safety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1–9.</w:t>
      </w:r>
    </w:p>
    <w:p w14:paraId="4057734E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fldChar w:fldCharType="end"/>
      </w:r>
    </w:p>
    <w:p w14:paraId="75EF43D6" w14:textId="77777777" w:rsidR="00AD01EA" w:rsidRPr="00AD01EA" w:rsidRDefault="00AD01EA" w:rsidP="00AD01EA">
      <w:pPr>
        <w:pStyle w:val="Heading1"/>
      </w:pPr>
    </w:p>
    <w:p w14:paraId="770A5409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BIBLIOGRAPHY </w:instrTex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Bakry, U. S. (2016)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en-GB"/>
        </w:rPr>
        <w:t>Metode Penelitian Hubungan Internasional.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 Yogyakarta: Pustaka Pelaja.</w:t>
      </w:r>
    </w:p>
    <w:p w14:paraId="6246E1AB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Buzan, B. (1995).</w:t>
      </w:r>
    </w:p>
    <w:p w14:paraId="544C3576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crest, U. o. (2016). "Waste - Disposal of Laboratory Wastes (GUIDANCE) | Current Staff | University of St Andrews". www.st-andrews.ac.uk. Retrieved 2016-02-04.</w:t>
      </w:r>
    </w:p>
    <w:p w14:paraId="0AABCFA1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Furchan, A. (2004)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en-GB"/>
        </w:rPr>
        <w:t>PengantarPenelitian dalam Pendidikan.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 Yogyakarta: ustaka Pelajar Offset.</w:t>
      </w:r>
    </w:p>
    <w:p w14:paraId="7C490C35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Hallam, B. (.–M. (2016). Hallam, Bill (April–May 2010). "Techniques for Efficient Hazardous Chemicals Handling and Disposal". Pollution Equipment News. p. 13. Archived from the original on 8 May 2013. Retrieved 10 March 2016.</w:t>
      </w:r>
    </w:p>
    <w:p w14:paraId="19663A5A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http://www.easterbrook.ca/steve/2015/08/who-first-coined-the-term-greenhouse-effect/. (2015). http://www.easterbrook.ca/steve/2015/08/who-first-coined-the-term-greenhouse-effect/.</w:t>
      </w:r>
    </w:p>
    <w:p w14:paraId="01D95428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Hyslop-Margison, E. J. (2006)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en-GB"/>
        </w:rPr>
        <w:t>Neoliberalism,Globalization and Human Capotal Learning.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 Netherlands.</w:t>
      </w:r>
    </w:p>
    <w:p w14:paraId="097E449F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Kusumah, Y. F. (2020). DAMPAK PERKEMBANGAN INDUSTRI FAST FASHION TERHADAP EKSPLOITASI TENAGA KERJA DI INDONESIA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en-GB"/>
        </w:rPr>
        <w:t>DAMPAK PERKEMBANGAN INDUSTRI FAST FASHION TERHADAP EKSPLOITASI TENAGA KERJA DI INDONESIA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.</w:t>
      </w:r>
    </w:p>
    <w:p w14:paraId="4C1B432F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Baylis,  John</w:t>
      </w:r>
      <w:proofErr w:type="gram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Steve Smith. 1998. </w:t>
      </w:r>
      <w:r w:rsidRPr="00AD01E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The Globalization of World Politics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. New York: Oxford University Press.</w:t>
      </w:r>
    </w:p>
    <w:p w14:paraId="4CED2E1E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Hadiwinata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ob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Sugeng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. 2006. </w:t>
      </w:r>
      <w:proofErr w:type="spellStart"/>
      <w:r w:rsidRPr="00AD01E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Politik</w:t>
      </w:r>
      <w:proofErr w:type="spellEnd"/>
      <w:r w:rsidRPr="00AD01E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Bisnis</w:t>
      </w:r>
      <w:proofErr w:type="spellEnd"/>
      <w:r w:rsidRPr="00AD01E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Internasional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gram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Jakarta :</w:t>
      </w:r>
      <w:proofErr w:type="gram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Yudhistira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20F0D77" w14:textId="77777777" w:rsidR="00AD01EA" w:rsidRPr="00AD01EA" w:rsidRDefault="00AD01EA" w:rsidP="00AD01EA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14:paraId="56845C88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Mulyana, D. (2010)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en-GB"/>
        </w:rPr>
        <w:t>Metodologi Penelitian Kualitatif.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 Bandung: PT. Remaja Rosdakarya.</w:t>
      </w:r>
    </w:p>
    <w:p w14:paraId="2EDEA021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Olivia, Y. (n.d.). Level Analisis Sistem dan Teori Hubungan Internasional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en-GB"/>
        </w:rPr>
        <w:t>2013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.</w:t>
      </w:r>
    </w:p>
    <w:p w14:paraId="2DB1D9D9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Pratama, M. I. (2019). Menjamurnya Industri Fast Fashio di Negara Berkembang .</w:t>
      </w:r>
    </w:p>
    <w:p w14:paraId="1AFF14BA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Prof.Dr. Suryana, M. (2010)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en-GB"/>
        </w:rPr>
        <w:t>METODOLOGI PENELITIAN Model Prakatis Penelitian Kuantitatif dan Kualitatif.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 </w:t>
      </w:r>
    </w:p>
    <w:p w14:paraId="46CAF491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Pujileksono. (2015).</w:t>
      </w:r>
    </w:p>
    <w:p w14:paraId="73154613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Safety, ". W. (2016). Environmental Health and Safety at UVM.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en-GB"/>
        </w:rPr>
        <w:t xml:space="preserve">"Chemical Waste Management | Environmental Health and Safety 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.</w:t>
      </w:r>
    </w:p>
    <w:p w14:paraId="122E3A38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Setiawan, A. (2011). Tingkat Analisis dalam Hubungan Internasional.</w:t>
      </w:r>
    </w:p>
    <w:p w14:paraId="127C3ECD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Shibamoto, T., Yasuhara, A., &amp; Katami, T. (2007). "Dioxin formation from waste incineration". Reviews of Environmental Contamination and Toxicology. In T. Shibamoto, A. Yasuhara, &amp; T. Katami, </w:t>
      </w:r>
      <w:r w:rsidRPr="00AD01EA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  <w:lang w:val="en-GB"/>
        </w:rPr>
        <w:t>Dioxin formation from waste incineration". Reviews of Environmental Contamination and Toxicology.</w:t>
      </w: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 xml:space="preserve"> </w:t>
      </w:r>
    </w:p>
    <w:p w14:paraId="43820AC0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Yudhistira, G. (2019). Strategi MNC Fast Fashion Industry H&amp;M Dalam Memengaruhi Perubahan Upah Minumum di Kamboja.</w:t>
      </w:r>
    </w:p>
    <w:p w14:paraId="6EE33E24" w14:textId="77777777" w:rsidR="00AD01EA" w:rsidRPr="00AD01EA" w:rsidRDefault="00AD01EA" w:rsidP="00AD01EA">
      <w:pPr>
        <w:pStyle w:val="Bibliography"/>
        <w:spacing w:line="360" w:lineRule="auto"/>
        <w:ind w:left="720" w:hanging="72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</w:pPr>
      <w:r w:rsidRPr="00AD01EA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Yusran, A. A. (2017). Mengkaji Neoliberal Institusionalisme Uni Eropa dalam Problematika Implementasi Kebijakan Migrasi Pada Traktat Lisbon.</w:t>
      </w:r>
    </w:p>
    <w:p w14:paraId="1ED3D57B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fldChar w:fldCharType="end"/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ackson, Robert &amp; Sorensen, G. 1999. </w:t>
      </w:r>
      <w:r w:rsidRPr="00AD01EA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</w:rPr>
        <w:t>Introduction to International Relations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. Oxford University Press.</w:t>
      </w:r>
    </w:p>
    <w:p w14:paraId="3FB18076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79A123A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Paterson, Matthew. 2001. In: Scott Burchill, et al, </w:t>
      </w:r>
      <w:r w:rsidRPr="00AD01EA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</w:rPr>
        <w:t>Theories of International Relations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, Palgrave, pp. 277-307.</w:t>
      </w:r>
    </w:p>
    <w:p w14:paraId="0CB9E901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32C8C1A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Steans, et al., 2005. </w:t>
      </w:r>
      <w:r w:rsidRPr="00AD01EA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</w:rPr>
        <w:t>Introduction to International Relations: Perspective and Themes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. 2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nd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 edition, Pearson &amp; Longman, Chap. 8, pp. 203-228.</w:t>
      </w:r>
    </w:p>
    <w:p w14:paraId="6F0798E2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ylis, John and Steve Smith. 1998. The Globalization of World Politics: An Introduction to International Relations. London: Oxford University Press. </w:t>
      </w:r>
    </w:p>
    <w:p w14:paraId="11811555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Hermawan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Yulius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. 2007.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Transformasi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Studi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Hubungan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Internasional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Yogyakarta: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Graha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Ilmu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201C21D7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Jackson, Robert &amp; Sorensen, Georg. 2009.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Pengantar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Studi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Hubungan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Internasional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Yogyakarta: Pustaka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Pelajar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24B0547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Jemadu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Aleksis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2008.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Politik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lobal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Teori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Praktek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andung: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Graha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Ilmu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teans, Jill &amp; Pettiford, Lloyd. 2009.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Hubungan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Internasional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Perspektif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Tema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Yogyakarta: Pustaka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Pelajar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3165C45" w14:textId="77777777" w:rsidR="00AD01EA" w:rsidRPr="00AD01EA" w:rsidRDefault="00AD01EA" w:rsidP="00AD01EA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Negara-negara </w:t>
      </w:r>
      <w:proofErr w:type="spell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onsumen</w:t>
      </w:r>
      <w:proofErr w:type="spell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atubara</w:t>
      </w:r>
      <w:proofErr w:type="spell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rus</w:t>
      </w:r>
      <w:proofErr w:type="spell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ngurangi</w:t>
      </w:r>
      <w:proofErr w:type="spell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ggunaan</w:t>
      </w:r>
      <w:proofErr w:type="spell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, </w:t>
      </w:r>
      <w:proofErr w:type="spell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rutama</w:t>
      </w:r>
      <w:proofErr w:type="spell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China </w:t>
      </w:r>
      <w:proofErr w:type="spell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ebagai</w:t>
      </w:r>
      <w:proofErr w:type="spell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onsumen</w:t>
      </w:r>
      <w:proofErr w:type="spell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rbesar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(online) </w:t>
      </w:r>
      <w:hyperlink r:id="rId5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>http://www.apbi-icma.org/negara-negara-konsumen-batubara-terus-</w:t>
        </w:r>
      </w:hyperlink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hyperlink r:id="rId6">
        <w:proofErr w:type="spellStart"/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>mengurangi-penggunaan-terutama-china-sebagai-konsumen-terbesar</w:t>
        </w:r>
        <w:proofErr w:type="spellEnd"/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 xml:space="preserve">/ </w:t>
        </w:r>
      </w:hyperlink>
    </w:p>
    <w:p w14:paraId="4BDE9710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hina:CO2</w:t>
      </w:r>
      <w:proofErr w:type="gram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ab/>
        <w:t>Emissions</w:t>
      </w: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ab/>
        <w:t>(metric</w:t>
      </w: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ab/>
        <w:t>tons</w:t>
      </w: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ab/>
        <w:t>per</w:t>
      </w: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ab/>
        <w:t>capita)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The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World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Bank.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Pr="00AD01EA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(online) </w:t>
      </w:r>
      <w:hyperlink r:id="rId7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>http://data.worldbank.org/indicator/EN.ATM.CO2E.PC?end=2013&amp;locations=CN&amp;start=1990&amp;view</w:t>
        </w:r>
      </w:hyperlink>
    </w:p>
    <w:p w14:paraId="35560C0B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ichard Spencer, July 2007, Pollution kills 750,000 in China Every Year (online) </w:t>
      </w:r>
      <w:hyperlink r:id="rId8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 xml:space="preserve">http://www.telegraph.co.uk/environment/ </w:t>
        </w:r>
      </w:hyperlink>
    </w:p>
    <w:p w14:paraId="4118C38F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nvironmental Problems in China, Pollution and Health Problems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(online) </w:t>
      </w:r>
      <w:hyperlink r:id="rId9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 xml:space="preserve">http://factsanddetails.com/china/cat10/sub66/item394.html </w:t>
        </w:r>
      </w:hyperlink>
    </w:p>
    <w:p w14:paraId="6E131C50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Water Pollution in China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online) </w:t>
      </w:r>
      <w:hyperlink r:id="rId10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 xml:space="preserve">http://www.greenpeace.org/eastasia/campaigns/toxics/problems/water-pollution/ </w:t>
        </w:r>
      </w:hyperlink>
    </w:p>
    <w:p w14:paraId="6E322152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 Conference on Environment and Development (1992), (online) </w:t>
      </w:r>
      <w:hyperlink r:id="rId11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 xml:space="preserve">http://www.un.org/geninfo/bp/enviro.html </w:t>
        </w:r>
      </w:hyperlink>
    </w:p>
    <w:p w14:paraId="14353529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hyperlink r:id="rId12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>http://www.unesco.org/education/pdf/RIO_E.PDF</w:t>
        </w:r>
      </w:hyperlink>
    </w:p>
    <w:p w14:paraId="58452ECC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ISCIENCES, L.L.C.</w:t>
      </w:r>
      <w:r w:rsidRPr="00AD01EA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Report</w:t>
      </w:r>
      <w:r w:rsidRPr="00AD01EA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on</w:t>
      </w:r>
      <w:r w:rsidRPr="00AD01EA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Rio</w:t>
      </w:r>
      <w:r w:rsidRPr="00AD01EA">
        <w:rPr>
          <w:rFonts w:ascii="Times New Roman" w:hAnsi="Times New Roman" w:cs="Times New Roman"/>
          <w:color w:val="000000" w:themeColor="text1"/>
          <w:spacing w:val="-1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+20.</w:t>
      </w:r>
      <w:r w:rsidRPr="00AD01EA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Pr="00AD01EA">
        <w:rPr>
          <w:rFonts w:ascii="Times New Roman" w:hAnsi="Times New Roman" w:cs="Times New Roman"/>
          <w:color w:val="000000" w:themeColor="text1"/>
          <w:spacing w:val="-5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SlideShow</w:t>
      </w:r>
      <w:proofErr w:type="spellEnd"/>
      <w:r w:rsidRPr="00AD01EA">
        <w:rPr>
          <w:rFonts w:ascii="Times New Roman" w:hAnsi="Times New Roman" w:cs="Times New Roman"/>
          <w:color w:val="000000" w:themeColor="text1"/>
          <w:spacing w:val="-5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(ppt)</w:t>
      </w:r>
      <w:r w:rsidRPr="00AD01EA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pacing w:val="2"/>
          <w:sz w:val="24"/>
          <w:szCs w:val="24"/>
        </w:rPr>
        <w:t>9</w:t>
      </w:r>
      <w:r w:rsidRPr="00AD01EA">
        <w:rPr>
          <w:rFonts w:ascii="Times New Roman" w:hAnsi="Times New Roman" w:cs="Times New Roman"/>
          <w:color w:val="000000" w:themeColor="text1"/>
          <w:spacing w:val="2"/>
          <w:sz w:val="24"/>
          <w:szCs w:val="24"/>
          <w:vertAlign w:val="superscript"/>
        </w:rPr>
        <w:t>th</w:t>
      </w:r>
      <w:r w:rsidRPr="00AD01EA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Installment</w:t>
      </w:r>
      <w:r w:rsidRPr="00AD01EA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Pr="00AD01EA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Pr="00AD01EA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Series</w:t>
      </w:r>
      <w:r w:rsidRPr="00AD01EA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Kyoto</w:t>
      </w:r>
      <w:r w:rsidRPr="00AD01EA">
        <w:rPr>
          <w:rFonts w:ascii="Times New Roman" w:hAnsi="Times New Roman" w:cs="Times New Roman"/>
          <w:color w:val="000000" w:themeColor="text1"/>
          <w:spacing w:val="1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&amp; Beyond – The Evolution of Multilateral Agreements on Climate Change. 27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Juli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012. Ann Arbor, Michigan, (online)</w:t>
      </w:r>
      <w:r w:rsidRPr="00AD01EA">
        <w:rPr>
          <w:rFonts w:ascii="Times New Roman" w:hAnsi="Times New Roman" w:cs="Times New Roman"/>
          <w:color w:val="000000" w:themeColor="text1"/>
          <w:spacing w:val="2"/>
          <w:sz w:val="24"/>
          <w:szCs w:val="24"/>
        </w:rPr>
        <w:t xml:space="preserve"> </w:t>
      </w:r>
      <w:hyperlink r:id="rId13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>www.isciences.com</w:t>
        </w:r>
      </w:hyperlink>
    </w:p>
    <w:p w14:paraId="71213E32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Dokumen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Resmi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Future We Want (Rio +20 – United Nations Conference on Sustainable Development.pdf (online) </w:t>
      </w:r>
      <w:hyperlink r:id="rId14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 xml:space="preserve">https://sustainabledevelopment.un.org/rio20.html </w:t>
        </w:r>
      </w:hyperlink>
    </w:p>
    <w:p w14:paraId="235BE832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raft Outcome Document of the United Nations Summit </w:t>
      </w:r>
      <w:proofErr w:type="gram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proofErr w:type="gram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Adoption of the Post-2015 Development Agenda (online) </w:t>
      </w:r>
      <w:hyperlink r:id="rId15" w:history="1">
        <w:r w:rsidRPr="00AD01EA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http://www.un.org/ga/search/view_doc.asp?symbol=A/69/L.85&amp;Lang=E</w:t>
        </w:r>
      </w:hyperlink>
    </w:p>
    <w:p w14:paraId="17E78C86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istory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itus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Resmi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Ministry of Environmental Protection </w:t>
      </w:r>
      <w:proofErr w:type="gramStart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he</w:t>
      </w:r>
      <w:proofErr w:type="gramEnd"/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People’s Republic of China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Online) </w:t>
      </w:r>
      <w:hyperlink r:id="rId16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 xml:space="preserve">http://english.sepa.gov.cn/About_SEPA/History/ </w:t>
        </w:r>
      </w:hyperlink>
    </w:p>
    <w:p w14:paraId="2906B9A9" w14:textId="77777777" w:rsidR="00AD01EA" w:rsidRPr="00AD01EA" w:rsidRDefault="00AD01EA" w:rsidP="00AD01EA">
      <w:pPr>
        <w:tabs>
          <w:tab w:val="left" w:pos="1411"/>
          <w:tab w:val="left" w:pos="1720"/>
          <w:tab w:val="left" w:pos="2342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121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tus </w:t>
      </w:r>
      <w:proofErr w:type="spellStart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Resmi</w:t>
      </w:r>
      <w:proofErr w:type="spellEnd"/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Ministry of Environment Protection of the People’s Republic of China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online) </w:t>
      </w:r>
      <w:hyperlink r:id="rId17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 xml:space="preserve">http://english.mep.gov.cn/ </w:t>
        </w:r>
      </w:hyperlink>
    </w:p>
    <w:p w14:paraId="020D5F17" w14:textId="77777777" w:rsidR="00AD01EA" w:rsidRPr="00AD01EA" w:rsidRDefault="00AD01EA" w:rsidP="00AD01EA">
      <w:pPr>
        <w:spacing w:before="1" w:line="360" w:lineRule="auto"/>
        <w:ind w:right="110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>China’s newly revised Environmental Protection Law, 2014, (online)</w:t>
      </w:r>
      <w:hyperlink r:id="rId18">
        <w:r w:rsidRPr="00AD01EA">
          <w:rPr>
            <w:rFonts w:ascii="Times New Roman" w:hAnsi="Times New Roman" w:cs="Times New Roman"/>
            <w:color w:val="000000" w:themeColor="text1"/>
            <w:sz w:val="24"/>
            <w:szCs w:val="24"/>
          </w:rPr>
          <w:t xml:space="preserve"> </w:t>
        </w:r>
        <w:r w:rsidRPr="00AD01EA">
          <w:rPr>
            <w:rFonts w:ascii="Times New Roman" w:hAnsi="Times New Roman" w:cs="Times New Roman"/>
            <w:color w:val="000000" w:themeColor="text1"/>
            <w:w w:val="95"/>
            <w:sz w:val="24"/>
            <w:szCs w:val="24"/>
          </w:rPr>
          <w:t>http://www.lexology.com/library/detail.aspx?g=8b5b0dcb-3358-47b3-a876-84166d9e2ba2</w:t>
        </w:r>
      </w:hyperlink>
    </w:p>
    <w:p w14:paraId="5605AEE6" w14:textId="77777777" w:rsidR="00AD01EA" w:rsidRPr="00AD01EA" w:rsidRDefault="00AD01EA" w:rsidP="00AD01EA">
      <w:pPr>
        <w:tabs>
          <w:tab w:val="left" w:pos="810"/>
          <w:tab w:val="left" w:pos="900"/>
          <w:tab w:val="left" w:pos="1620"/>
          <w:tab w:val="left" w:pos="2700"/>
          <w:tab w:val="left" w:pos="3395"/>
          <w:tab w:val="left" w:pos="4212"/>
          <w:tab w:val="left" w:pos="4790"/>
          <w:tab w:val="left" w:pos="5301"/>
          <w:tab w:val="left" w:pos="6162"/>
          <w:tab w:val="left" w:pos="6719"/>
          <w:tab w:val="left" w:pos="7471"/>
          <w:tab w:val="left" w:pos="8186"/>
        </w:tabs>
        <w:spacing w:line="360" w:lineRule="auto"/>
        <w:ind w:right="471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01E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Green Economy Success Stories.pdf </w:t>
      </w:r>
      <w:r w:rsidRPr="00AD01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online) </w:t>
      </w:r>
      <w:hyperlink r:id="rId19" w:history="1">
        <w:r w:rsidRPr="00AD01EA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 xml:space="preserve">http://www.unep.org/pdf/GreenEconomy_SuccessStories.pdf </w:t>
        </w:r>
      </w:hyperlink>
    </w:p>
    <w:p w14:paraId="33139A94" w14:textId="77777777" w:rsidR="00AD01EA" w:rsidRPr="00AD01EA" w:rsidRDefault="00AD01EA" w:rsidP="00AD01EA">
      <w:pPr>
        <w:spacing w:before="68" w:line="360" w:lineRule="auto"/>
        <w:ind w:right="814"/>
        <w:jc w:val="both"/>
        <w:rPr>
          <w:color w:val="000000" w:themeColor="text1"/>
          <w:sz w:val="24"/>
          <w:szCs w:val="24"/>
        </w:rPr>
      </w:pPr>
      <w:hyperlink r:id="rId20" w:anchor="3e15f2406f48">
        <w:r w:rsidRPr="00AD01EA">
          <w:rPr>
            <w:color w:val="000000" w:themeColor="text1"/>
            <w:sz w:val="24"/>
            <w:szCs w:val="24"/>
          </w:rPr>
          <w:t>https://www.forbes.com/sites/sanfordst</w:t>
        </w:r>
      </w:hyperlink>
      <w:hyperlink r:id="rId21" w:anchor="3e15f2406f48">
        <w:r w:rsidRPr="00AD01EA">
          <w:rPr>
            <w:color w:val="000000" w:themeColor="text1"/>
            <w:sz w:val="24"/>
            <w:szCs w:val="24"/>
          </w:rPr>
          <w:t>ein/2019/02/10/how-could-changing-</w:t>
        </w:r>
      </w:hyperlink>
      <w:r w:rsidRPr="00AD01EA">
        <w:rPr>
          <w:color w:val="000000" w:themeColor="text1"/>
          <w:sz w:val="24"/>
          <w:szCs w:val="24"/>
        </w:rPr>
        <w:t xml:space="preserve"> </w:t>
      </w:r>
      <w:hyperlink r:id="rId22" w:anchor="3e15f2406f48">
        <w:r w:rsidRPr="00AD01EA">
          <w:rPr>
            <w:color w:val="000000" w:themeColor="text1"/>
            <w:sz w:val="24"/>
            <w:szCs w:val="24"/>
          </w:rPr>
          <w:t>consumer trends-affect-fast-fashion-</w:t>
        </w:r>
      </w:hyperlink>
      <w:r w:rsidRPr="00AD01EA">
        <w:rPr>
          <w:color w:val="000000" w:themeColor="text1"/>
          <w:sz w:val="24"/>
          <w:szCs w:val="24"/>
        </w:rPr>
        <w:t xml:space="preserve"> </w:t>
      </w:r>
      <w:hyperlink r:id="rId23" w:anchor="3e15f2406f48">
        <w:r w:rsidRPr="00AD01EA">
          <w:rPr>
            <w:color w:val="000000" w:themeColor="text1"/>
            <w:sz w:val="24"/>
            <w:szCs w:val="24"/>
          </w:rPr>
          <w:t>leaders-hm-and-</w:t>
        </w:r>
        <w:proofErr w:type="spellStart"/>
        <w:r w:rsidRPr="00AD01EA">
          <w:rPr>
            <w:color w:val="000000" w:themeColor="text1"/>
            <w:sz w:val="24"/>
            <w:szCs w:val="24"/>
          </w:rPr>
          <w:t>zara</w:t>
        </w:r>
        <w:proofErr w:type="spellEnd"/>
        <w:r w:rsidRPr="00AD01EA">
          <w:rPr>
            <w:color w:val="000000" w:themeColor="text1"/>
            <w:sz w:val="24"/>
            <w:szCs w:val="24"/>
          </w:rPr>
          <w:t>/#3e15f2406f48</w:t>
        </w:r>
      </w:hyperlink>
      <w:r w:rsidRPr="00AD01EA">
        <w:rPr>
          <w:color w:val="000000" w:themeColor="text1"/>
          <w:sz w:val="24"/>
          <w:szCs w:val="24"/>
        </w:rPr>
        <w:t>.</w:t>
      </w:r>
    </w:p>
    <w:p w14:paraId="121DF543" w14:textId="77777777" w:rsidR="00AD01EA" w:rsidRPr="00AD01EA" w:rsidRDefault="00AD01EA" w:rsidP="00AD01EA">
      <w:pPr>
        <w:spacing w:before="63" w:line="360" w:lineRule="auto"/>
        <w:jc w:val="both"/>
        <w:rPr>
          <w:color w:val="000000" w:themeColor="text1"/>
          <w:sz w:val="24"/>
          <w:szCs w:val="24"/>
        </w:rPr>
      </w:pPr>
      <w:hyperlink r:id="rId24">
        <w:r w:rsidRPr="00AD01EA">
          <w:rPr>
            <w:color w:val="000000" w:themeColor="text1"/>
            <w:sz w:val="24"/>
            <w:szCs w:val="24"/>
          </w:rPr>
          <w:t>https://fashionunited.com/globalfashion</w:t>
        </w:r>
      </w:hyperlink>
      <w:hyperlink r:id="rId25">
        <w:r w:rsidRPr="00AD01EA">
          <w:rPr>
            <w:color w:val="000000" w:themeColor="text1"/>
            <w:sz w:val="24"/>
            <w:szCs w:val="24"/>
          </w:rPr>
          <w:t>-industry-statistics.,</w:t>
        </w:r>
      </w:hyperlink>
    </w:p>
    <w:p w14:paraId="2256C87C" w14:textId="77777777" w:rsidR="00AD01EA" w:rsidRPr="00AD01EA" w:rsidRDefault="00AD01EA" w:rsidP="00AD01EA">
      <w:pPr>
        <w:spacing w:before="68" w:line="360" w:lineRule="auto"/>
        <w:ind w:right="814"/>
        <w:jc w:val="both"/>
        <w:rPr>
          <w:color w:val="000000" w:themeColor="text1"/>
          <w:sz w:val="24"/>
          <w:szCs w:val="24"/>
        </w:rPr>
      </w:pPr>
      <w:r w:rsidRPr="00AD01EA">
        <w:rPr>
          <w:color w:val="000000" w:themeColor="text1"/>
          <w:sz w:val="24"/>
          <w:szCs w:val="24"/>
        </w:rPr>
        <w:t xml:space="preserve">Ruth La </w:t>
      </w:r>
      <w:proofErr w:type="spellStart"/>
      <w:r w:rsidRPr="00AD01EA">
        <w:rPr>
          <w:color w:val="000000" w:themeColor="text1"/>
          <w:sz w:val="24"/>
          <w:szCs w:val="24"/>
        </w:rPr>
        <w:t>Ferla</w:t>
      </w:r>
      <w:proofErr w:type="spellEnd"/>
      <w:r w:rsidRPr="00AD01EA">
        <w:rPr>
          <w:color w:val="000000" w:themeColor="text1"/>
          <w:sz w:val="24"/>
          <w:szCs w:val="24"/>
        </w:rPr>
        <w:t xml:space="preserve">, </w:t>
      </w:r>
      <w:r w:rsidRPr="00AD01EA">
        <w:rPr>
          <w:i/>
          <w:color w:val="000000" w:themeColor="text1"/>
          <w:sz w:val="24"/>
          <w:szCs w:val="24"/>
        </w:rPr>
        <w:t>“’Cheap Chic’ Draws Crowds on 5th Ave”, New York Times</w:t>
      </w:r>
      <w:r w:rsidRPr="00AD01EA">
        <w:rPr>
          <w:color w:val="000000" w:themeColor="text1"/>
          <w:sz w:val="24"/>
          <w:szCs w:val="24"/>
        </w:rPr>
        <w:t>. April 11, 2000: B11</w:t>
      </w:r>
    </w:p>
    <w:p w14:paraId="7655F8E9" w14:textId="77777777" w:rsidR="00AD01EA" w:rsidRPr="00AD01EA" w:rsidRDefault="00AD01EA" w:rsidP="00AD01EA">
      <w:pPr>
        <w:spacing w:before="68" w:line="360" w:lineRule="auto"/>
        <w:ind w:right="814"/>
        <w:jc w:val="both"/>
        <w:rPr>
          <w:color w:val="000000" w:themeColor="text1"/>
          <w:sz w:val="24"/>
          <w:szCs w:val="24"/>
        </w:rPr>
      </w:pPr>
      <w:r w:rsidRPr="00AD01EA">
        <w:rPr>
          <w:color w:val="000000" w:themeColor="text1"/>
          <w:sz w:val="24"/>
          <w:szCs w:val="24"/>
        </w:rPr>
        <w:t xml:space="preserve">Barnes, L., and G. Lea-Greenwood. 2006. </w:t>
      </w:r>
      <w:r w:rsidRPr="00AD01EA">
        <w:rPr>
          <w:i/>
          <w:color w:val="000000" w:themeColor="text1"/>
          <w:sz w:val="24"/>
          <w:szCs w:val="24"/>
        </w:rPr>
        <w:t>Fast fashion</w:t>
      </w:r>
      <w:r w:rsidRPr="00AD01EA">
        <w:rPr>
          <w:color w:val="000000" w:themeColor="text1"/>
          <w:sz w:val="24"/>
          <w:szCs w:val="24"/>
        </w:rPr>
        <w:t xml:space="preserve">ing the supply chain: Shaping the research agenda. Journal of </w:t>
      </w:r>
      <w:r w:rsidRPr="00AD01EA">
        <w:rPr>
          <w:i/>
          <w:color w:val="000000" w:themeColor="text1"/>
          <w:sz w:val="24"/>
          <w:szCs w:val="24"/>
        </w:rPr>
        <w:t xml:space="preserve">Fashion </w:t>
      </w:r>
      <w:r w:rsidRPr="00AD01EA">
        <w:rPr>
          <w:color w:val="000000" w:themeColor="text1"/>
          <w:sz w:val="24"/>
          <w:szCs w:val="24"/>
        </w:rPr>
        <w:t>Marketing and Management 10, no. 3: 259 https://qubicle.id/story/fashion-war</w:t>
      </w:r>
      <w:r w:rsidRPr="00AD01EA">
        <w:rPr>
          <w:i/>
          <w:color w:val="000000" w:themeColor="text1"/>
          <w:sz w:val="24"/>
          <w:szCs w:val="24"/>
        </w:rPr>
        <w:t>fastfashion</w:t>
      </w:r>
      <w:r w:rsidRPr="00AD01EA">
        <w:rPr>
          <w:color w:val="000000" w:themeColor="text1"/>
          <w:sz w:val="24"/>
          <w:szCs w:val="24"/>
        </w:rPr>
        <w:t>-vs-slow-fashion.</w:t>
      </w:r>
    </w:p>
    <w:p w14:paraId="20DFC88E" w14:textId="77777777" w:rsidR="00AC3B53" w:rsidRPr="00AD01EA" w:rsidRDefault="00AC3B53">
      <w:pPr>
        <w:rPr>
          <w:color w:val="000000" w:themeColor="text1"/>
        </w:rPr>
      </w:pPr>
    </w:p>
    <w:sectPr w:rsidR="00AC3B53" w:rsidRPr="00AD01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01EA"/>
    <w:rsid w:val="00AC3B53"/>
    <w:rsid w:val="00AD01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E858C2"/>
  <w15:chartTrackingRefBased/>
  <w15:docId w15:val="{018CB6D9-75B1-446C-B9B1-13EC2D3736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01EA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D01EA"/>
    <w:pPr>
      <w:keepNext/>
      <w:keepLines/>
      <w:spacing w:before="240" w:after="0" w:line="480" w:lineRule="auto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D01EA"/>
    <w:rPr>
      <w:rFonts w:ascii="Times New Roman" w:eastAsiaTheme="majorEastAsia" w:hAnsi="Times New Roman" w:cstheme="majorBidi"/>
      <w:b/>
      <w:color w:val="000000" w:themeColor="text1"/>
      <w:sz w:val="24"/>
      <w:szCs w:val="32"/>
      <w:lang w:val="en-GB" w:eastAsia="en-GB"/>
    </w:rPr>
  </w:style>
  <w:style w:type="paragraph" w:styleId="Bibliography">
    <w:name w:val="Bibliography"/>
    <w:basedOn w:val="Normal"/>
    <w:next w:val="Normal"/>
    <w:uiPriority w:val="37"/>
    <w:unhideWhenUsed/>
    <w:rsid w:val="00AD01EA"/>
  </w:style>
  <w:style w:type="character" w:styleId="Hyperlink">
    <w:name w:val="Hyperlink"/>
    <w:basedOn w:val="DefaultParagraphFont"/>
    <w:uiPriority w:val="99"/>
    <w:unhideWhenUsed/>
    <w:rsid w:val="00AD01EA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AD01E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telegraph.co.uk/environment/" TargetMode="External"/><Relationship Id="rId13" Type="http://schemas.openxmlformats.org/officeDocument/2006/relationships/hyperlink" Target="http://www.isciences.com/" TargetMode="External"/><Relationship Id="rId18" Type="http://schemas.openxmlformats.org/officeDocument/2006/relationships/hyperlink" Target="http://www.lexology.com/library/detail.aspx?g=8b5b0dcb-3358-47b3-a876-84166d9e2ba2" TargetMode="External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yperlink" Target="https://www.forbes.com/sites/sanfordstein/2019/02/10/how-could-changing-consumer-trends-affect-fast-fashion-leaders-hm-and-zara/" TargetMode="External"/><Relationship Id="rId7" Type="http://schemas.openxmlformats.org/officeDocument/2006/relationships/hyperlink" Target="http://data.worldbank.org/indicator/EN.ATM.CO2E.PC?end=2013&amp;locations=CN&amp;start=1990&amp;view=chart" TargetMode="External"/><Relationship Id="rId12" Type="http://schemas.openxmlformats.org/officeDocument/2006/relationships/hyperlink" Target="http://www.unesco.org/education/pdf/RIO_E.PDF" TargetMode="External"/><Relationship Id="rId17" Type="http://schemas.openxmlformats.org/officeDocument/2006/relationships/hyperlink" Target="http://english.mep.gov.cn/" TargetMode="External"/><Relationship Id="rId25" Type="http://schemas.openxmlformats.org/officeDocument/2006/relationships/hyperlink" Target="https://fashionunited.com/globalfashion-industry-statistics" TargetMode="External"/><Relationship Id="rId2" Type="http://schemas.openxmlformats.org/officeDocument/2006/relationships/styles" Target="styles.xml"/><Relationship Id="rId16" Type="http://schemas.openxmlformats.org/officeDocument/2006/relationships/hyperlink" Target="http://english.sepa.gov.cn/About_SEPA/History/" TargetMode="External"/><Relationship Id="rId20" Type="http://schemas.openxmlformats.org/officeDocument/2006/relationships/hyperlink" Target="https://www.forbes.com/sites/sanfordstein/2019/02/10/how-could-changing-consumer-trends-affect-fast-fashion-leaders-hm-and-zara/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://www.apbi-icma.org/negara-negara-konsumen-batubara-terus-mengurangi-penggunaan-terutama-china-sebagai-konsumen-terbesar/" TargetMode="External"/><Relationship Id="rId11" Type="http://schemas.openxmlformats.org/officeDocument/2006/relationships/hyperlink" Target="http://www.un.org/geninfo/bp/enviro.html" TargetMode="External"/><Relationship Id="rId24" Type="http://schemas.openxmlformats.org/officeDocument/2006/relationships/hyperlink" Target="https://fashionunited.com/globalfashion-industry-statistics" TargetMode="External"/><Relationship Id="rId5" Type="http://schemas.openxmlformats.org/officeDocument/2006/relationships/hyperlink" Target="http://www.apbi-icma.org/negara-negara-konsumen-batubara-terus-mengurangi-penggunaan-terutama-china-sebagai-konsumen-terbesar/" TargetMode="External"/><Relationship Id="rId15" Type="http://schemas.openxmlformats.org/officeDocument/2006/relationships/hyperlink" Target="http://www.un.org/ga/search/view_doc.asp?symbol=A/69/L.85&amp;Lang=E" TargetMode="External"/><Relationship Id="rId23" Type="http://schemas.openxmlformats.org/officeDocument/2006/relationships/hyperlink" Target="https://www.forbes.com/sites/sanfordstein/2019/02/10/how-could-changing-consumer-trends-affect-fast-fashion-leaders-hm-and-zara/" TargetMode="External"/><Relationship Id="rId10" Type="http://schemas.openxmlformats.org/officeDocument/2006/relationships/hyperlink" Target="http://www.greenpeace.org/eastasia/campaigns/toxics/problems/water-pollution/" TargetMode="External"/><Relationship Id="rId19" Type="http://schemas.openxmlformats.org/officeDocument/2006/relationships/hyperlink" Target="http://www.unep.org/pdf/GreenEconomy_SuccessStories.pdf%2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factsanddetails.com/china/cat10/sub66/item394.html" TargetMode="External"/><Relationship Id="rId14" Type="http://schemas.openxmlformats.org/officeDocument/2006/relationships/hyperlink" Target="https://sustainabledevelopment.un.org/rio20.html" TargetMode="External"/><Relationship Id="rId22" Type="http://schemas.openxmlformats.org/officeDocument/2006/relationships/hyperlink" Target="https://www.forbes.com/sites/sanfordstein/2019/02/10/how-could-changing-consumer-trends-affect-fast-fashion-leaders-hm-and-zara/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Yus19</b:Tag>
    <b:SourceType>JournalArticle</b:SourceType>
    <b:Guid>{BF400A86-3F50-49C4-AB6B-F3F11DC61910}</b:Guid>
    <b:Author>
      <b:Author>
        <b:NameList>
          <b:Person>
            <b:Last>Kusumah</b:Last>
            <b:First>Yusuf</b:First>
            <b:Middle>Fadillah Tirta</b:Middle>
          </b:Person>
        </b:NameList>
      </b:Author>
    </b:Author>
    <b:Title>DAMPAK PERKEMBANGAN INDUSTRI FAST FASHION TERHADAP EKSPLOITASI TENAGA KERJA DI INDONESIA</b:Title>
    <b:Year>2020</b:Year>
    <b:JournalName>DAMPAK PERKEMBANGAN INDUSTRI FAST FASHION TERHADAP EKSPLOITASI TENAGA KERJA DI INDONESIA</b:JournalName>
    <b:RefOrder>1</b:RefOrder>
  </b:Source>
  <b:Source>
    <b:Tag>Muh19</b:Tag>
    <b:SourceType>JournalArticle</b:SourceType>
    <b:Guid>{1F09F2D1-C5F0-4AE4-98CB-9806C4E95412}</b:Guid>
    <b:Author>
      <b:Author>
        <b:NameList>
          <b:Person>
            <b:Last>Pratama</b:Last>
            <b:First>Muhammad</b:First>
            <b:Middle>Ihsan Eldi</b:Middle>
          </b:Person>
        </b:NameList>
      </b:Author>
    </b:Author>
    <b:Title>Menjamurnya Industri Fast Fashio di Negara Berkembang </b:Title>
    <b:Year>2019</b:Year>
    <b:RefOrder>2</b:RefOrder>
  </b:Source>
  <b:Source>
    <b:Tag>Gov19</b:Tag>
    <b:SourceType>JournalArticle</b:SourceType>
    <b:Guid>{CE8901D0-7BF4-455C-9F87-3C09A2EB1E3F}</b:Guid>
    <b:Author>
      <b:Author>
        <b:NameList>
          <b:Person>
            <b:Last>Yudhistira</b:Last>
            <b:First>Govinda</b:First>
          </b:Person>
        </b:NameList>
      </b:Author>
    </b:Author>
    <b:Title>Strategi MNC Fast Fashion Industry H&amp;M Dalam Memengaruhi Perubahan Upah Minumum di Kamboja</b:Title>
    <b:Year>2019</b:Year>
    <b:RefOrder>3</b:RefOrder>
  </b:Source>
  <b:Source>
    <b:Tag>htt15</b:Tag>
    <b:SourceType>JournalArticle</b:SourceType>
    <b:Guid>{1BDE040E-CCF1-4D68-A987-4DE27F4386AF}</b:Guid>
    <b:Author>
      <b:Author>
        <b:NameList>
          <b:Person>
            <b:Last>http://www.easterbrook.ca/steve/2015/08/who-first-coined-the-term-greenhouse-effect/</b:Last>
          </b:Person>
        </b:NameList>
      </b:Author>
    </b:Author>
    <b:Title>http://www.easterbrook.ca/steve/2015/08/who-first-coined-the-term-greenhouse-effect/</b:Title>
    <b:Year>2015</b:Year>
    <b:RefOrder>4</b:RefOrder>
  </b:Source>
  <b:Source>
    <b:Tag>Hal16</b:Tag>
    <b:SourceType>ArticleInAPeriodical</b:SourceType>
    <b:Guid>{28C0207F-EF57-4DB4-91E6-994FBDA713FD}</b:Guid>
    <b:Title>Hallam, Bill (April–May 2010). "Techniques for Efficient Hazardous Chemicals Handling and Disposal". Pollution Equipment News. p. 13. Archived from the original on 8 May 2013. Retrieved 10 March 2016</b:Title>
    <b:Year>2016</b:Year>
    <b:Author>
      <b:Author>
        <b:NameList>
          <b:Person>
            <b:Last>Hallam</b:Last>
            <b:First>Bill</b:First>
            <b:Middle>(April–May 2010). "Techniques for Efficient Hazardous Chemicals Handling and Disposal". Pollution Equipment News. p. 13. Archived from the original on 8 May 2013. Retrieved 10 March 2016</b:Middle>
          </b:Person>
        </b:NameList>
      </b:Author>
    </b:Author>
    <b:RefOrder>5</b:RefOrder>
  </b:Source>
  <b:Source>
    <b:Tag>Uni16</b:Tag>
    <b:SourceType>ArticleInAPeriodical</b:SourceType>
    <b:Guid>{F6DEE365-8B58-4D3B-BA5C-174ADC5182F8}</b:Guid>
    <b:Author>
      <b:Author>
        <b:NameList>
          <b:Person>
            <b:Last>crest</b:Last>
            <b:First>University</b:First>
            <b:Middle>of St AndrewsUniversity of St Andrews</b:Middle>
          </b:Person>
        </b:NameList>
      </b:Author>
    </b:Author>
    <b:Title>"Waste - Disposal of Laboratory Wastes (GUIDANCE) | Current Staff | University of St Andrews". www.st-andrews.ac.uk. Retrieved 2016-02-04.</b:Title>
    <b:Year>2016</b:Year>
    <b:RefOrder>6</b:RefOrder>
  </b:Source>
  <b:Source>
    <b:Tag>Shi07</b:Tag>
    <b:SourceType>BookSection</b:SourceType>
    <b:Guid>{96A3959D-F24D-460C-979E-EECDF8C368C0}</b:Guid>
    <b:Title>"Dioxin formation from waste incineration". Reviews of Environmental Contamination and Toxicology</b:Title>
    <b:Year>2007</b:Year>
    <b:Author>
      <b:Author>
        <b:NameList>
          <b:Person>
            <b:Last>Shibamoto</b:Last>
            <b:First>T</b:First>
          </b:Person>
          <b:Person>
            <b:Last>Yasuhara</b:Last>
            <b:First>A</b:First>
          </b:Person>
          <b:Person>
            <b:Last>Katami</b:Last>
            <b:First>T</b:First>
          </b:Person>
        </b:NameList>
      </b:Author>
      <b:BookAuthor>
        <b:NameList>
          <b:Person>
            <b:Last>Shibamoto</b:Last>
            <b:First>T</b:First>
          </b:Person>
          <b:Person>
            <b:Last>Yasuhara</b:Last>
            <b:First>A</b:First>
          </b:Person>
          <b:Person>
            <b:Last>Katami</b:Last>
            <b:First>T</b:First>
          </b:Person>
        </b:NameList>
      </b:BookAuthor>
    </b:Author>
    <b:BookTitle>Dioxin formation from waste incineration". Reviews of Environmental Contamination and Toxicology</b:BookTitle>
    <b:RefOrder>7</b:RefOrder>
  </b:Source>
  <b:Source>
    <b:Tag>Che162</b:Tag>
    <b:SourceType>JournalArticle</b:SourceType>
    <b:Guid>{CF61F0A3-8EA8-4ADB-884A-84C14A0DB1F7}</b:Guid>
    <b:Author>
      <b:Author>
        <b:NameList>
          <b:Person>
            <b:Last>Safety</b:Last>
            <b:First>"Chemical</b:First>
            <b:Middle>Waste Management | Environmental Health and</b:Middle>
          </b:Person>
        </b:NameList>
      </b:Author>
    </b:Author>
    <b:Title> Environmental Health and Safety at UVM</b:Title>
    <b:JournalName> "Chemical Waste Management | Environmental Health and Safety </b:JournalName>
    <b:Year>2016</b:Year>
    <b:RefOrder>8</b:RefOrder>
  </b:Source>
  <b:Source>
    <b:Tag>Puj15</b:Tag>
    <b:SourceType>Book</b:SourceType>
    <b:Guid>{7933E376-A70E-47CD-A592-0053E62D41EA}</b:Guid>
    <b:Year>2015</b:Year>
    <b:Author>
      <b:Author>
        <b:NameList>
          <b:Person>
            <b:Last>Pujileksono</b:Last>
          </b:Person>
        </b:NameList>
      </b:Author>
    </b:Author>
    <b:RefOrder>9</b:RefOrder>
  </b:Source>
  <b:Source>
    <b:Tag>Yus13</b:Tag>
    <b:SourceType>JournalArticle</b:SourceType>
    <b:Guid>{BC83B86E-D354-49FB-82BA-9567ABED0E0F}</b:Guid>
    <b:Title>Mengkaji Neoliberal Institusionalisme Uni Eropa dalam Problematika  Implementasi Kebijakan Migrasi Pada Traktat Lisbon</b:Title>
    <b:Year>2017</b:Year>
    <b:Author>
      <b:Author>
        <b:NameList>
          <b:Person>
            <b:Last>Yusran</b:Last>
            <b:First>Afri</b:First>
            <b:Middle>Asnelly dan Elistania</b:Middle>
          </b:Person>
        </b:NameList>
      </b:Author>
    </b:Author>
    <b:RefOrder>10</b:RefOrder>
  </b:Source>
  <b:Source>
    <b:Tag>Hys06</b:Tag>
    <b:SourceType>Book</b:SourceType>
    <b:Guid>{EF8F7244-92E9-4D87-9523-6A6EF2149DA6}</b:Guid>
    <b:Author>
      <b:Author>
        <b:NameList>
          <b:Person>
            <b:Last>Hyslop-Margison</b:Last>
            <b:First>Emery</b:First>
            <b:Middle>J,Alan M. Sears</b:Middle>
          </b:Person>
        </b:NameList>
      </b:Author>
    </b:Author>
    <b:Title>Neoliberalism,Globalization and Human Capotal Learning</b:Title>
    <b:City>Netherlands</b:City>
    <b:Year>2006</b:Year>
    <b:RefOrder>14</b:RefOrder>
  </b:Source>
  <b:Source>
    <b:Tag>Uma16</b:Tag>
    <b:SourceType>Book</b:SourceType>
    <b:Guid>{08D14A3B-88E4-40FF-80D5-27BD463CA160}</b:Guid>
    <b:Title>Metode Penelitian Hubungan Internasional</b:Title>
    <b:Year>2016</b:Year>
    <b:Author>
      <b:Author>
        <b:NameList>
          <b:Person>
            <b:Last>Bakry</b:Last>
            <b:First>Umar</b:First>
            <b:Middle>Suryadi</b:Middle>
          </b:Person>
        </b:NameList>
      </b:Author>
    </b:Author>
    <b:City>Yogyakarta</b:City>
    <b:Publisher>Pustaka Pelaja</b:Publisher>
    <b:RefOrder>15</b:RefOrder>
  </b:Source>
  <b:Source>
    <b:Tag>Mul10</b:Tag>
    <b:SourceType>Book</b:SourceType>
    <b:Guid>{45DFB42C-7853-40AE-BC4B-35CBD7E138FA}</b:Guid>
    <b:Author>
      <b:Author>
        <b:NameList>
          <b:Person>
            <b:Last>Mulyana</b:Last>
            <b:First>Deddy</b:First>
          </b:Person>
        </b:NameList>
      </b:Author>
    </b:Author>
    <b:Title>Metodologi Penelitian Kualitatif</b:Title>
    <b:Year>2010</b:Year>
    <b:City>Bandung</b:City>
    <b:Publisher>PT. Remaja Rosdakarya</b:Publisher>
    <b:RefOrder>16</b:RefOrder>
  </b:Source>
  <b:Source>
    <b:Tag>AFu04</b:Tag>
    <b:SourceType>Book</b:SourceType>
    <b:Guid>{1545F329-BF08-4E5C-977E-A05574D0454B}</b:Guid>
    <b:Author>
      <b:Author>
        <b:NameList>
          <b:Person>
            <b:Last>Furchan</b:Last>
            <b:First>A</b:First>
          </b:Person>
        </b:NameList>
      </b:Author>
    </b:Author>
    <b:Title>PengantarPenelitian  dalam  Pendidikan</b:Title>
    <b:Year>2004</b:Year>
    <b:City>Yogyakarta</b:City>
    <b:Publisher>ustaka  Pelajar Offset</b:Publisher>
    <b:RefOrder>17</b:RefOrder>
  </b:Source>
  <b:Source>
    <b:Tag>Pro10</b:Tag>
    <b:SourceType>Book</b:SourceType>
    <b:Guid>{461300AA-ACEE-4736-A1F9-6C6DEDFB3018}</b:Guid>
    <b:Author>
      <b:Author>
        <b:NameList>
          <b:Person>
            <b:Last>Prof.Dr. Suryana</b:Last>
            <b:First>M.Si</b:First>
          </b:Person>
        </b:NameList>
      </b:Author>
    </b:Author>
    <b:Title>METODOLOGI  PENELITIAN Model Prakatis Penelitian Kuantitatif dan Kualitatif</b:Title>
    <b:Year>2010</b:Year>
    <b:RefOrder>18</b:RefOrder>
  </b:Source>
  <b:Source>
    <b:Tag>Ase11</b:Tag>
    <b:SourceType>JournalArticle</b:SourceType>
    <b:Guid>{97064F1D-8B89-44CC-AFB4-B0CEC2B1AD9C}</b:Guid>
    <b:Author>
      <b:Author>
        <b:NameList>
          <b:Person>
            <b:Last>Setiawan</b:Last>
            <b:First>Asep</b:First>
          </b:Person>
        </b:NameList>
      </b:Author>
    </b:Author>
    <b:Title>Tingkat Analisis dalam Hubungan Internasional</b:Title>
    <b:Year>2011</b:Year>
    <b:RefOrder>11</b:RefOrder>
  </b:Source>
  <b:Source>
    <b:Tag>Bar95</b:Tag>
    <b:SourceType>Book</b:SourceType>
    <b:Guid>{4990AE6F-1059-4A6C-B7A8-389652225A42}</b:Guid>
    <b:Author>
      <b:Author>
        <b:NameList>
          <b:Person>
            <b:Last>Buzan</b:Last>
            <b:First>Barry</b:First>
          </b:Person>
        </b:NameList>
      </b:Author>
    </b:Author>
    <b:Year>1995</b:Year>
    <b:RefOrder>12</b:RefOrder>
  </b:Source>
  <b:Source>
    <b:Tag>Yes</b:Tag>
    <b:SourceType>JournalArticle</b:SourceType>
    <b:Guid>{C256DE14-4F2A-4A13-943F-57F2263271F8}</b:Guid>
    <b:Title>Level Analisis Sistem dan Teori Hubungan Internasional</b:Title>
    <b:Author>
      <b:Author>
        <b:NameList>
          <b:Person>
            <b:Last>Olivia</b:Last>
            <b:First>Yessi</b:First>
          </b:Person>
        </b:NameList>
      </b:Author>
    </b:Author>
    <b:JournalName>2013</b:JournalName>
    <b:RefOrder>13</b:RefOrder>
  </b:Source>
  <b:Source>
    <b:Tag>Bam20</b:Tag>
    <b:SourceType>BookSection</b:SourceType>
    <b:Guid>{7BA3094B-8225-4D53-A7B1-E828337961E3}</b:Guid>
    <b:Title>Pola Hidup Konsumtif dan Trend Budaya Fast-Fashion</b:Title>
    <b:Year>2020</b:Year>
    <b:Author>
      <b:Author>
        <b:NameList>
          <b:Person>
            <b:Last>Sutrisno</b:Last>
            <b:First>Bambang</b:First>
          </b:Person>
        </b:NameList>
      </b:Author>
    </b:Author>
    <b:RefOrder>9</b:RefOrder>
  </b:Source>
  <b:Source>
    <b:Tag>Sim06</b:Tag>
    <b:SourceType>Book</b:SourceType>
    <b:Guid>{141CD119-2F4D-4D6F-A897-31AEB09B2727}</b:Guid>
    <b:Title>Pertumbuhan Ekonomi China Bukan</b:Title>
    <b:Year>2006</b:Year>
    <b:City>jakarta</b:City>
    <b:Publisher>Kompas</b:Publisher>
    <b:Author>
      <b:Author>
        <b:NameList>
          <b:Person>
            <b:Last>Saragih</b:Last>
            <b:First>Simon</b:First>
          </b:Person>
        </b:NameList>
      </b:Author>
    </b:Author>
    <b:RefOrder>10</b:RefOrder>
  </b:Source>
  <b:Source>
    <b:Tag>kom18</b:Tag>
    <b:SourceType>JournalArticle</b:SourceType>
    <b:Guid>{993B7991-0375-41D9-B1CE-8C3D0746D452}</b:Guid>
    <b:Title>https://internasional.kompas.com/read/2018/07/26/14495851/atasi-sungai-yang-menghitam-dan-berbau-china-butuh-rp-2-triliun.</b:Title>
    <b:Year>2018</b:Year>
    <b:Author>
      <b:Author>
        <b:NameList>
          <b:Person>
            <b:Last>kompas</b:Last>
          </b:Person>
        </b:NameList>
      </b:Author>
    </b:Author>
    <b:JournalName>https://internasional.kompas.com/read/2018/07/26/14495851/atasi-sungai-yang-menghitam-dan-berbau-china-butuh-rp-2-triliun.</b:JournalName>
    <b:RefOrder>11</b:RefOrder>
  </b:Source>
  <b:Source>
    <b:Tag>Far92</b:Tag>
    <b:SourceType>Book</b:SourceType>
    <b:Guid>{C1B87283-3D3C-410A-A0E7-61C77440F284}</b:Guid>
    <b:Title>Polusi Air dan Udara</b:Title>
    <b:Year>1992</b:Year>
    <b:Author>
      <b:Author>
        <b:NameList>
          <b:Person>
            <b:Last>S</b:Last>
            <b:First>Fardiaz</b:First>
          </b:Person>
        </b:NameList>
      </b:Author>
    </b:Author>
    <b:City>Yogyakarta.Karisius</b:City>
    <b:RefOrder>12</b:RefOrder>
  </b:Source>
</b:Sources>
</file>

<file path=customXml/itemProps1.xml><?xml version="1.0" encoding="utf-8"?>
<ds:datastoreItem xmlns:ds="http://schemas.openxmlformats.org/officeDocument/2006/customXml" ds:itemID="{355B1DB7-434C-40DB-87CE-B0F0662D75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50</Words>
  <Characters>7128</Characters>
  <Application>Microsoft Office Word</Application>
  <DocSecurity>0</DocSecurity>
  <Lines>59</Lines>
  <Paragraphs>16</Paragraphs>
  <ScaleCrop>false</ScaleCrop>
  <Company/>
  <LinksUpToDate>false</LinksUpToDate>
  <CharactersWithSpaces>8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yhan D. Nice</dc:creator>
  <cp:keywords/>
  <dc:description/>
  <cp:lastModifiedBy>Riyhan D. Nice</cp:lastModifiedBy>
  <cp:revision>1</cp:revision>
  <dcterms:created xsi:type="dcterms:W3CDTF">2022-02-26T04:56:00Z</dcterms:created>
  <dcterms:modified xsi:type="dcterms:W3CDTF">2022-02-26T04:57:00Z</dcterms:modified>
</cp:coreProperties>
</file>